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F701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D22D42" w:rsidP="00C735EF">
            <w:pPr>
              <w:rPr>
                <w:rFonts w:cs="Arial"/>
                <w:sz w:val="20"/>
              </w:rPr>
            </w:pPr>
            <w:r>
              <w:rPr>
                <w:noProof/>
              </w:rPr>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D22D42"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261D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lastRenderedPageBreak/>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t>(Chang and Boyd 2018; Nadal et al. 2017</w:t>
      </w:r>
      <w:r>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 xml:space="preserve">n artefact that facilitates development and homogenization of BD systems. Using RA to address complex problems have been successfully applied for </w:t>
      </w:r>
      <w:r w:rsidR="000E6A78">
        <w:t>Database Management Systems (DBMS) (</w:t>
      </w:r>
      <w:proofErr w:type="spellStart"/>
      <w:r w:rsidR="000E6A78">
        <w:t>Piñeiro</w:t>
      </w:r>
      <w:proofErr w:type="spellEnd"/>
      <w:r w:rsidR="000E6A78">
        <w:t xml:space="preserve"> et al. 2019)</w:t>
      </w:r>
      <w:r w:rsidR="000E6A78">
        <w:t xml:space="preserve"> and </w:t>
      </w:r>
      <w:r w:rsidR="000E6A78">
        <w:t xml:space="preserve">Distributed Database Management Systems (DDBMS) (Rahimi and </w:t>
      </w:r>
      <w:proofErr w:type="spellStart"/>
      <w:r w:rsidR="000E6A78">
        <w:t>Haug</w:t>
      </w:r>
      <w:proofErr w:type="spellEnd"/>
      <w:r w:rsidR="000E6A78">
        <w:t xml:space="preserve"> 2010)</w:t>
      </w:r>
      <w:r w:rsidR="000E6A78">
        <w:t>.</w:t>
      </w:r>
    </w:p>
    <w:p w14:paraId="18BB1F63" w14:textId="15AF59AA" w:rsidR="000E6A78" w:rsidRDefault="000E6A78" w:rsidP="000E6A78">
      <w:pPr>
        <w:spacing w:afterLines="100" w:after="240"/>
        <w:rPr>
          <w:sz w:val="20"/>
          <w:szCs w:val="28"/>
        </w:rPr>
      </w:pPr>
    </w:p>
    <w:p w14:paraId="4198B686" w14:textId="77777777" w:rsidR="000E2838" w:rsidRPr="000E2838" w:rsidRDefault="000E2838" w:rsidP="000E2838">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030F914C" w14:textId="77777777" w:rsidR="000E2838" w:rsidRDefault="000E2838" w:rsidP="000E6A78">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lastRenderedPageBreak/>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4EE429" w14:textId="77777777" w:rsidR="00EF7018" w:rsidRDefault="00EF7018">
      <w:r>
        <w:separator/>
      </w:r>
    </w:p>
  </w:endnote>
  <w:endnote w:type="continuationSeparator" w:id="0">
    <w:p w14:paraId="2C05939C" w14:textId="77777777" w:rsidR="00EF7018" w:rsidRDefault="00EF70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C735EF" w:rsidRDefault="00C735EF"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C735EF" w:rsidRDefault="00C735E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8BF43B" w14:textId="77777777" w:rsidR="00EF7018" w:rsidRDefault="00EF7018">
      <w:r>
        <w:separator/>
      </w:r>
    </w:p>
  </w:footnote>
  <w:footnote w:type="continuationSeparator" w:id="0">
    <w:p w14:paraId="5BFB7886" w14:textId="77777777" w:rsidR="00EF7018" w:rsidRDefault="00EF70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C735EF" w:rsidRPr="000507A2" w:rsidRDefault="00C735EF"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9"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28"/>
  </w:num>
  <w:num w:numId="3">
    <w:abstractNumId w:val="0"/>
  </w:num>
  <w:num w:numId="4">
    <w:abstractNumId w:val="3"/>
  </w:num>
  <w:num w:numId="5">
    <w:abstractNumId w:val="4"/>
  </w:num>
  <w:num w:numId="6">
    <w:abstractNumId w:val="13"/>
  </w:num>
  <w:num w:numId="7">
    <w:abstractNumId w:val="19"/>
  </w:num>
  <w:num w:numId="8">
    <w:abstractNumId w:val="32"/>
  </w:num>
  <w:num w:numId="9">
    <w:abstractNumId w:val="5"/>
  </w:num>
  <w:num w:numId="10">
    <w:abstractNumId w:val="14"/>
  </w:num>
  <w:num w:numId="11">
    <w:abstractNumId w:val="26"/>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30"/>
  </w:num>
  <w:num w:numId="27">
    <w:abstractNumId w:val="31"/>
  </w:num>
  <w:num w:numId="28">
    <w:abstractNumId w:val="27"/>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3"/>
  </w:num>
  <w:num w:numId="35">
    <w:abstractNumId w:val="8"/>
  </w:num>
  <w:num w:numId="36">
    <w:abstractNumId w:val="15"/>
  </w:num>
  <w:num w:numId="37">
    <w:abstractNumId w:val="29"/>
  </w:num>
  <w:num w:numId="38">
    <w:abstractNumId w:val="34"/>
  </w:num>
  <w:num w:numId="39">
    <w:abstractNumId w:val="2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E2838"/>
    <w:rsid w:val="000E6A78"/>
    <w:rsid w:val="000F3C90"/>
    <w:rsid w:val="000F62E2"/>
    <w:rsid w:val="000F634B"/>
    <w:rsid w:val="0010101C"/>
    <w:rsid w:val="0010274C"/>
    <w:rsid w:val="00104C61"/>
    <w:rsid w:val="001054B5"/>
    <w:rsid w:val="00115D32"/>
    <w:rsid w:val="00116902"/>
    <w:rsid w:val="00117744"/>
    <w:rsid w:val="001218C4"/>
    <w:rsid w:val="001261D7"/>
    <w:rsid w:val="00127224"/>
    <w:rsid w:val="00131F76"/>
    <w:rsid w:val="00135C00"/>
    <w:rsid w:val="00137897"/>
    <w:rsid w:val="00141E7B"/>
    <w:rsid w:val="00146B78"/>
    <w:rsid w:val="00146E49"/>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0FD8"/>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7579"/>
    <w:rsid w:val="002F0DF7"/>
    <w:rsid w:val="002F7223"/>
    <w:rsid w:val="00301EC8"/>
    <w:rsid w:val="00320A1B"/>
    <w:rsid w:val="00322595"/>
    <w:rsid w:val="00325332"/>
    <w:rsid w:val="00327C00"/>
    <w:rsid w:val="003326AF"/>
    <w:rsid w:val="00333DC7"/>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414F"/>
    <w:rsid w:val="003B5D92"/>
    <w:rsid w:val="003B5E42"/>
    <w:rsid w:val="003C07CE"/>
    <w:rsid w:val="003C2AD7"/>
    <w:rsid w:val="003D2FAD"/>
    <w:rsid w:val="003D338D"/>
    <w:rsid w:val="003E0B35"/>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FE"/>
    <w:rsid w:val="00445AD4"/>
    <w:rsid w:val="00454204"/>
    <w:rsid w:val="00456761"/>
    <w:rsid w:val="004713CC"/>
    <w:rsid w:val="004748C8"/>
    <w:rsid w:val="004809BE"/>
    <w:rsid w:val="00481FD5"/>
    <w:rsid w:val="00490507"/>
    <w:rsid w:val="004977E8"/>
    <w:rsid w:val="004A280B"/>
    <w:rsid w:val="004A2F98"/>
    <w:rsid w:val="004A455A"/>
    <w:rsid w:val="004A5224"/>
    <w:rsid w:val="004A533C"/>
    <w:rsid w:val="004A5F56"/>
    <w:rsid w:val="004C121B"/>
    <w:rsid w:val="004C1680"/>
    <w:rsid w:val="004C5C32"/>
    <w:rsid w:val="004C77D9"/>
    <w:rsid w:val="004D0664"/>
    <w:rsid w:val="004D326D"/>
    <w:rsid w:val="004D4064"/>
    <w:rsid w:val="004E0A71"/>
    <w:rsid w:val="004E5E1F"/>
    <w:rsid w:val="004F1F25"/>
    <w:rsid w:val="004F473F"/>
    <w:rsid w:val="004F477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2E42"/>
    <w:rsid w:val="005440ED"/>
    <w:rsid w:val="005441A2"/>
    <w:rsid w:val="00544BDE"/>
    <w:rsid w:val="005463B3"/>
    <w:rsid w:val="00552E85"/>
    <w:rsid w:val="00553918"/>
    <w:rsid w:val="005547BA"/>
    <w:rsid w:val="00554E86"/>
    <w:rsid w:val="005568CA"/>
    <w:rsid w:val="00557E59"/>
    <w:rsid w:val="00565E35"/>
    <w:rsid w:val="0056635D"/>
    <w:rsid w:val="00570D5E"/>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3F58"/>
    <w:rsid w:val="005C7BBB"/>
    <w:rsid w:val="005C7FAF"/>
    <w:rsid w:val="005F01FC"/>
    <w:rsid w:val="005F2F0E"/>
    <w:rsid w:val="005F648D"/>
    <w:rsid w:val="006069A7"/>
    <w:rsid w:val="00613ECB"/>
    <w:rsid w:val="006217AA"/>
    <w:rsid w:val="00621DAC"/>
    <w:rsid w:val="006220B5"/>
    <w:rsid w:val="006226B7"/>
    <w:rsid w:val="006329A4"/>
    <w:rsid w:val="00633E2B"/>
    <w:rsid w:val="00646F5E"/>
    <w:rsid w:val="00654341"/>
    <w:rsid w:val="00657E3F"/>
    <w:rsid w:val="00663141"/>
    <w:rsid w:val="0067092C"/>
    <w:rsid w:val="00672449"/>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AC2"/>
    <w:rsid w:val="007B0232"/>
    <w:rsid w:val="007B078C"/>
    <w:rsid w:val="007B09E7"/>
    <w:rsid w:val="007B5249"/>
    <w:rsid w:val="007C03F4"/>
    <w:rsid w:val="007C2EE3"/>
    <w:rsid w:val="007C33A8"/>
    <w:rsid w:val="007C617E"/>
    <w:rsid w:val="007D3520"/>
    <w:rsid w:val="007D6DC9"/>
    <w:rsid w:val="007E23A1"/>
    <w:rsid w:val="007F0A73"/>
    <w:rsid w:val="007F1113"/>
    <w:rsid w:val="007F1FE1"/>
    <w:rsid w:val="007F2AE1"/>
    <w:rsid w:val="007F5B9C"/>
    <w:rsid w:val="007F6342"/>
    <w:rsid w:val="007F6574"/>
    <w:rsid w:val="00813200"/>
    <w:rsid w:val="00814E62"/>
    <w:rsid w:val="008239D7"/>
    <w:rsid w:val="00823D78"/>
    <w:rsid w:val="0083151B"/>
    <w:rsid w:val="008322F5"/>
    <w:rsid w:val="008326D8"/>
    <w:rsid w:val="00837C9B"/>
    <w:rsid w:val="008477BA"/>
    <w:rsid w:val="00851CDE"/>
    <w:rsid w:val="008529B6"/>
    <w:rsid w:val="008575CD"/>
    <w:rsid w:val="00862F6C"/>
    <w:rsid w:val="00880BDC"/>
    <w:rsid w:val="00881439"/>
    <w:rsid w:val="00881878"/>
    <w:rsid w:val="00882A0A"/>
    <w:rsid w:val="00882C04"/>
    <w:rsid w:val="00895EAF"/>
    <w:rsid w:val="008967E6"/>
    <w:rsid w:val="008A318F"/>
    <w:rsid w:val="008A5969"/>
    <w:rsid w:val="008B09FB"/>
    <w:rsid w:val="008B0DE3"/>
    <w:rsid w:val="008B1110"/>
    <w:rsid w:val="008B48A2"/>
    <w:rsid w:val="008C064F"/>
    <w:rsid w:val="008C33B9"/>
    <w:rsid w:val="008C3904"/>
    <w:rsid w:val="008C43EB"/>
    <w:rsid w:val="008D22A2"/>
    <w:rsid w:val="008D6408"/>
    <w:rsid w:val="008D7371"/>
    <w:rsid w:val="008D7B36"/>
    <w:rsid w:val="008E4686"/>
    <w:rsid w:val="008F10F1"/>
    <w:rsid w:val="008F200F"/>
    <w:rsid w:val="00901E16"/>
    <w:rsid w:val="0091218F"/>
    <w:rsid w:val="00913D36"/>
    <w:rsid w:val="00931512"/>
    <w:rsid w:val="0093197F"/>
    <w:rsid w:val="00933489"/>
    <w:rsid w:val="009371C8"/>
    <w:rsid w:val="00940576"/>
    <w:rsid w:val="00942AF3"/>
    <w:rsid w:val="00946CDF"/>
    <w:rsid w:val="009518F6"/>
    <w:rsid w:val="0095447A"/>
    <w:rsid w:val="009729D2"/>
    <w:rsid w:val="00975AB2"/>
    <w:rsid w:val="00980D7F"/>
    <w:rsid w:val="00986A48"/>
    <w:rsid w:val="00992A3E"/>
    <w:rsid w:val="00996EFB"/>
    <w:rsid w:val="009A6AEC"/>
    <w:rsid w:val="009A6E65"/>
    <w:rsid w:val="009B1DDA"/>
    <w:rsid w:val="009B2B2A"/>
    <w:rsid w:val="009B5DAF"/>
    <w:rsid w:val="009B6ABA"/>
    <w:rsid w:val="009C0032"/>
    <w:rsid w:val="009C144A"/>
    <w:rsid w:val="009C3C1A"/>
    <w:rsid w:val="009D239E"/>
    <w:rsid w:val="009D37B5"/>
    <w:rsid w:val="009D3DFE"/>
    <w:rsid w:val="009D52AB"/>
    <w:rsid w:val="009D6196"/>
    <w:rsid w:val="009E5641"/>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45B7E"/>
    <w:rsid w:val="00A52D10"/>
    <w:rsid w:val="00A551D9"/>
    <w:rsid w:val="00A55A99"/>
    <w:rsid w:val="00A6558E"/>
    <w:rsid w:val="00A66F3B"/>
    <w:rsid w:val="00A70D38"/>
    <w:rsid w:val="00A750B4"/>
    <w:rsid w:val="00A75960"/>
    <w:rsid w:val="00A83BB1"/>
    <w:rsid w:val="00A84314"/>
    <w:rsid w:val="00A90613"/>
    <w:rsid w:val="00A90AB6"/>
    <w:rsid w:val="00A97368"/>
    <w:rsid w:val="00AA13EE"/>
    <w:rsid w:val="00AA69C7"/>
    <w:rsid w:val="00AA70CB"/>
    <w:rsid w:val="00AA75AB"/>
    <w:rsid w:val="00AB3066"/>
    <w:rsid w:val="00AB3467"/>
    <w:rsid w:val="00AB4294"/>
    <w:rsid w:val="00AB7353"/>
    <w:rsid w:val="00AC4F15"/>
    <w:rsid w:val="00AC7200"/>
    <w:rsid w:val="00AC7E66"/>
    <w:rsid w:val="00AD1126"/>
    <w:rsid w:val="00AD75AB"/>
    <w:rsid w:val="00AE7BD4"/>
    <w:rsid w:val="00B00594"/>
    <w:rsid w:val="00B046DD"/>
    <w:rsid w:val="00B04835"/>
    <w:rsid w:val="00B121A7"/>
    <w:rsid w:val="00B253FF"/>
    <w:rsid w:val="00B3096E"/>
    <w:rsid w:val="00B32F94"/>
    <w:rsid w:val="00B45E92"/>
    <w:rsid w:val="00B4629C"/>
    <w:rsid w:val="00B56EF0"/>
    <w:rsid w:val="00B649E2"/>
    <w:rsid w:val="00B6507C"/>
    <w:rsid w:val="00B6724A"/>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A55D3"/>
    <w:rsid w:val="00BB4FA0"/>
    <w:rsid w:val="00BD47AA"/>
    <w:rsid w:val="00BD57EF"/>
    <w:rsid w:val="00BD7355"/>
    <w:rsid w:val="00BE6D71"/>
    <w:rsid w:val="00BF022C"/>
    <w:rsid w:val="00BF045B"/>
    <w:rsid w:val="00BF1C7B"/>
    <w:rsid w:val="00BF4CDF"/>
    <w:rsid w:val="00BF5ABB"/>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B76AA"/>
    <w:rsid w:val="00CC23A8"/>
    <w:rsid w:val="00CC2CCC"/>
    <w:rsid w:val="00CC5669"/>
    <w:rsid w:val="00CD3703"/>
    <w:rsid w:val="00CD4A49"/>
    <w:rsid w:val="00CE325F"/>
    <w:rsid w:val="00CE3CB2"/>
    <w:rsid w:val="00CE4DDD"/>
    <w:rsid w:val="00CE5781"/>
    <w:rsid w:val="00CE654E"/>
    <w:rsid w:val="00CF2F3E"/>
    <w:rsid w:val="00CF32F8"/>
    <w:rsid w:val="00CF5714"/>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0B22"/>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6203"/>
    <w:rsid w:val="00EA7ABD"/>
    <w:rsid w:val="00ED2830"/>
    <w:rsid w:val="00ED53D9"/>
    <w:rsid w:val="00ED6720"/>
    <w:rsid w:val="00EE00C0"/>
    <w:rsid w:val="00EE1798"/>
    <w:rsid w:val="00EE324B"/>
    <w:rsid w:val="00EF7018"/>
    <w:rsid w:val="00F0080A"/>
    <w:rsid w:val="00F01683"/>
    <w:rsid w:val="00F03ABE"/>
    <w:rsid w:val="00F06240"/>
    <w:rsid w:val="00F07313"/>
    <w:rsid w:val="00F1014B"/>
    <w:rsid w:val="00F144C0"/>
    <w:rsid w:val="00F17FBD"/>
    <w:rsid w:val="00F213A1"/>
    <w:rsid w:val="00F25FF6"/>
    <w:rsid w:val="00F3125A"/>
    <w:rsid w:val="00F37F10"/>
    <w:rsid w:val="00F44D79"/>
    <w:rsid w:val="00F462D5"/>
    <w:rsid w:val="00F52356"/>
    <w:rsid w:val="00F523F5"/>
    <w:rsid w:val="00F543C4"/>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5E2E"/>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006</Words>
  <Characters>39938</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5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